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13B57" w:rsidRPr="00C13B57" w:rsidRDefault="00C13B57" w:rsidP="00C13B57">
      <w:pPr>
        <w:spacing w:after="0" w:line="240" w:lineRule="auto"/>
        <w:jc w:val="center"/>
        <w:rPr>
          <w:b/>
        </w:rPr>
      </w:pPr>
      <w:r w:rsidRPr="00C13B57">
        <w:rPr>
          <w:b/>
        </w:rPr>
        <w:t>WHAT SHALL WE DO ABOUT THE COOKS?</w:t>
      </w:r>
    </w:p>
    <w:p w:rsidR="00C13B57" w:rsidRDefault="00C13B57" w:rsidP="00C13B57">
      <w:pPr>
        <w:spacing w:after="0" w:line="240" w:lineRule="auto"/>
      </w:pPr>
    </w:p>
    <w:p w:rsidR="00C13B57" w:rsidRDefault="00C13B57" w:rsidP="00C13B57">
      <w:pPr>
        <w:spacing w:after="0" w:line="240" w:lineRule="auto"/>
        <w:jc w:val="center"/>
      </w:pPr>
    </w:p>
    <w:p w:rsidR="00C13B57" w:rsidRPr="00C13B57" w:rsidRDefault="00C13B57" w:rsidP="00C13B57">
      <w:pPr>
        <w:spacing w:after="0" w:line="240" w:lineRule="auto"/>
        <w:jc w:val="center"/>
        <w:rPr>
          <w:b/>
        </w:rPr>
      </w:pPr>
      <w:r w:rsidRPr="00C13B57">
        <w:rPr>
          <w:b/>
        </w:rPr>
        <w:t>Elizabeth H. Jones, Ph.D.</w:t>
      </w:r>
    </w:p>
    <w:p w:rsidR="00C13B57" w:rsidRPr="00C13B57" w:rsidRDefault="00C13B57" w:rsidP="00C13B57">
      <w:pPr>
        <w:spacing w:after="0" w:line="240" w:lineRule="auto"/>
        <w:jc w:val="center"/>
        <w:rPr>
          <w:b/>
        </w:rPr>
      </w:pPr>
      <w:r w:rsidRPr="00C13B57">
        <w:rPr>
          <w:b/>
        </w:rPr>
        <w:t>Notre Dame of Maryland University</w:t>
      </w:r>
    </w:p>
    <w:p w:rsidR="00C13B57" w:rsidRPr="00C13B57" w:rsidRDefault="00C13B57" w:rsidP="00C13B57">
      <w:pPr>
        <w:spacing w:after="0" w:line="240" w:lineRule="auto"/>
        <w:jc w:val="center"/>
        <w:rPr>
          <w:b/>
        </w:rPr>
      </w:pPr>
    </w:p>
    <w:p w:rsidR="00C13B57" w:rsidRPr="00C13B57" w:rsidRDefault="00C13B57" w:rsidP="00C13B57">
      <w:pPr>
        <w:spacing w:after="0" w:line="240" w:lineRule="auto"/>
        <w:jc w:val="center"/>
        <w:rPr>
          <w:b/>
        </w:rPr>
      </w:pPr>
      <w:r w:rsidRPr="00C13B57">
        <w:rPr>
          <w:b/>
        </w:rPr>
        <w:t>Anthony J. Mento, Ph.D.</w:t>
      </w:r>
    </w:p>
    <w:p w:rsidR="00C13B57" w:rsidRPr="00C13B57" w:rsidRDefault="00C13B57" w:rsidP="00C13B57">
      <w:pPr>
        <w:spacing w:after="0" w:line="240" w:lineRule="auto"/>
        <w:jc w:val="center"/>
        <w:rPr>
          <w:b/>
        </w:rPr>
      </w:pPr>
      <w:r w:rsidRPr="00C13B57">
        <w:rPr>
          <w:b/>
        </w:rPr>
        <w:t>Loyola University Maryland</w:t>
      </w:r>
    </w:p>
    <w:p w:rsidR="00C13B57" w:rsidRPr="00C13B57" w:rsidRDefault="00C13B57" w:rsidP="00C13B57">
      <w:pPr>
        <w:spacing w:after="0" w:line="240" w:lineRule="auto"/>
        <w:jc w:val="center"/>
        <w:rPr>
          <w:b/>
        </w:rPr>
      </w:pPr>
    </w:p>
    <w:p w:rsidR="00C13B57" w:rsidRPr="00C13B57" w:rsidRDefault="00C13B57" w:rsidP="00C13B57">
      <w:pPr>
        <w:spacing w:after="0" w:line="240" w:lineRule="auto"/>
        <w:jc w:val="center"/>
        <w:rPr>
          <w:b/>
        </w:rPr>
      </w:pPr>
      <w:proofErr w:type="spellStart"/>
      <w:r w:rsidRPr="00C13B57">
        <w:rPr>
          <w:b/>
        </w:rPr>
        <w:t>Elida</w:t>
      </w:r>
      <w:proofErr w:type="spellEnd"/>
      <w:r w:rsidRPr="00C13B57">
        <w:rPr>
          <w:b/>
        </w:rPr>
        <w:t xml:space="preserve"> M. Lynch</w:t>
      </w:r>
    </w:p>
    <w:p w:rsidR="00C13B57" w:rsidRPr="00C13B57" w:rsidRDefault="00C13B57" w:rsidP="00C13B57">
      <w:pPr>
        <w:spacing w:after="0" w:line="240" w:lineRule="auto"/>
        <w:jc w:val="center"/>
        <w:rPr>
          <w:b/>
        </w:rPr>
      </w:pPr>
      <w:r w:rsidRPr="00C13B57">
        <w:rPr>
          <w:b/>
        </w:rPr>
        <w:t>Loyola University Maryland</w:t>
      </w:r>
    </w:p>
    <w:p w:rsidR="00C13B57" w:rsidRDefault="00C13B57" w:rsidP="00C13B57">
      <w:pPr>
        <w:spacing w:after="0" w:line="240" w:lineRule="auto"/>
        <w:jc w:val="center"/>
      </w:pPr>
    </w:p>
    <w:p w:rsidR="00C13B57" w:rsidRDefault="00C13B57" w:rsidP="00C13B57">
      <w:pPr>
        <w:spacing w:after="0" w:line="240" w:lineRule="auto"/>
      </w:pPr>
    </w:p>
    <w:p w:rsidR="00C13B57" w:rsidRPr="00C13B57" w:rsidRDefault="00C13B57" w:rsidP="00C13B57">
      <w:pPr>
        <w:spacing w:after="0" w:line="240" w:lineRule="auto"/>
        <w:rPr>
          <w:b/>
        </w:rPr>
      </w:pPr>
      <w:r w:rsidRPr="00C13B57">
        <w:rPr>
          <w:b/>
        </w:rPr>
        <w:t>ABSTRACT</w:t>
      </w:r>
    </w:p>
    <w:p w:rsidR="00E27291" w:rsidRDefault="00C13B57" w:rsidP="00C13B57">
      <w:pPr>
        <w:spacing w:line="240" w:lineRule="auto"/>
        <w:contextualSpacing/>
        <w:rPr>
          <w:rFonts w:cs="Times New Roman"/>
          <w:szCs w:val="24"/>
        </w:rPr>
      </w:pPr>
      <w:r w:rsidRPr="00A41B43">
        <w:rPr>
          <w:rFonts w:cs="Times New Roman"/>
          <w:szCs w:val="24"/>
        </w:rPr>
        <w:t xml:space="preserve">Mary </w:t>
      </w:r>
      <w:r>
        <w:rPr>
          <w:rFonts w:cs="Times New Roman"/>
          <w:szCs w:val="24"/>
        </w:rPr>
        <w:t xml:space="preserve">White </w:t>
      </w:r>
      <w:r w:rsidR="00815092">
        <w:rPr>
          <w:rFonts w:cs="Times New Roman"/>
          <w:szCs w:val="24"/>
        </w:rPr>
        <w:t>had to solve</w:t>
      </w:r>
      <w:r w:rsidRPr="00A41B43">
        <w:rPr>
          <w:rFonts w:cs="Times New Roman"/>
          <w:szCs w:val="24"/>
        </w:rPr>
        <w:t xml:space="preserve"> food logistics </w:t>
      </w:r>
      <w:r w:rsidR="00815092">
        <w:rPr>
          <w:rFonts w:cs="Times New Roman"/>
          <w:szCs w:val="24"/>
        </w:rPr>
        <w:t xml:space="preserve">problems </w:t>
      </w:r>
      <w:r w:rsidRPr="00A41B43">
        <w:rPr>
          <w:rFonts w:cs="Times New Roman"/>
          <w:szCs w:val="24"/>
        </w:rPr>
        <w:t>for the second annual Girls</w:t>
      </w:r>
      <w:r>
        <w:rPr>
          <w:rFonts w:cs="Times New Roman"/>
          <w:szCs w:val="24"/>
        </w:rPr>
        <w:t>’</w:t>
      </w:r>
      <w:r w:rsidRPr="00A41B43">
        <w:rPr>
          <w:rFonts w:cs="Times New Roman"/>
          <w:szCs w:val="24"/>
        </w:rPr>
        <w:t xml:space="preserve"> Empowerment Camp </w:t>
      </w:r>
      <w:r>
        <w:rPr>
          <w:rFonts w:cs="Times New Roman"/>
          <w:szCs w:val="24"/>
        </w:rPr>
        <w:t xml:space="preserve">sponsored by </w:t>
      </w:r>
      <w:r w:rsidR="00A43B55">
        <w:rPr>
          <w:rFonts w:cs="Times New Roman"/>
          <w:szCs w:val="24"/>
        </w:rPr>
        <w:t>the Peace Corps</w:t>
      </w:r>
      <w:r>
        <w:rPr>
          <w:rFonts w:cs="Times New Roman"/>
          <w:szCs w:val="24"/>
        </w:rPr>
        <w:t xml:space="preserve">, and American non-governmental organization </w:t>
      </w:r>
      <w:bookmarkStart w:id="0" w:name="_GoBack"/>
      <w:bookmarkEnd w:id="0"/>
      <w:r w:rsidRPr="00A41B43">
        <w:rPr>
          <w:rFonts w:cs="Times New Roman"/>
          <w:szCs w:val="24"/>
        </w:rPr>
        <w:t xml:space="preserve">in central Senegal. Although Mary had been part of the planning for both </w:t>
      </w:r>
      <w:r>
        <w:rPr>
          <w:rFonts w:cs="Times New Roman"/>
          <w:szCs w:val="24"/>
        </w:rPr>
        <w:t xml:space="preserve">the first and second </w:t>
      </w:r>
      <w:r w:rsidRPr="00A41B43">
        <w:rPr>
          <w:rFonts w:cs="Times New Roman"/>
          <w:szCs w:val="24"/>
        </w:rPr>
        <w:t xml:space="preserve">camps, she had never been a project leader until </w:t>
      </w:r>
      <w:r>
        <w:rPr>
          <w:rFonts w:cs="Times New Roman"/>
          <w:szCs w:val="24"/>
        </w:rPr>
        <w:t>just now.</w:t>
      </w:r>
      <w:r w:rsidRPr="00A41B43">
        <w:rPr>
          <w:rFonts w:cs="Times New Roman"/>
          <w:szCs w:val="24"/>
        </w:rPr>
        <w:t xml:space="preserve"> Mary inherited a messy situation. Lindsay had signed the food preparation agreement with the same establishment used for the first camp. This left the second camp vulnerable to same women who persistently served meals late, refused to follow directions, and willfully misinterpreted expectations. </w:t>
      </w:r>
      <w:r>
        <w:rPr>
          <w:rFonts w:cs="Times New Roman"/>
          <w:szCs w:val="24"/>
        </w:rPr>
        <w:t>Mary must find a way to motivate the cooks and avoid the problems encountered in the prior year. This is a descriptive critical incident.</w:t>
      </w:r>
    </w:p>
    <w:p w:rsidR="00C13B57" w:rsidRPr="00C13B57" w:rsidRDefault="00C13B57" w:rsidP="00C13B57">
      <w:pPr>
        <w:spacing w:line="240" w:lineRule="auto"/>
        <w:contextualSpacing/>
        <w:rPr>
          <w:rFonts w:cs="Times New Roman"/>
          <w:szCs w:val="24"/>
        </w:rPr>
      </w:pPr>
    </w:p>
    <w:p w:rsidR="00C13B57" w:rsidRDefault="00C13B57" w:rsidP="00C13B57">
      <w:pPr>
        <w:spacing w:after="0" w:line="240" w:lineRule="auto"/>
        <w:rPr>
          <w:b/>
        </w:rPr>
      </w:pPr>
      <w:r w:rsidRPr="00C13B57">
        <w:rPr>
          <w:b/>
        </w:rPr>
        <w:t>LEARNING OBJECTIVES</w:t>
      </w:r>
    </w:p>
    <w:p w:rsidR="00C13B57" w:rsidRDefault="00C13B57" w:rsidP="00C13B57">
      <w:pPr>
        <w:spacing w:after="0" w:line="240" w:lineRule="auto"/>
        <w:contextualSpacing/>
      </w:pPr>
      <w:r>
        <w:t xml:space="preserve">The learning objectives of this </w:t>
      </w:r>
      <w:r w:rsidRPr="00C13B57">
        <w:rPr>
          <w:rFonts w:cs="Times New Roman"/>
          <w:szCs w:val="24"/>
        </w:rPr>
        <w:t>critical</w:t>
      </w:r>
      <w:r>
        <w:t xml:space="preserve"> incident are:</w:t>
      </w:r>
    </w:p>
    <w:p w:rsidR="00C13B57" w:rsidRPr="000352E3" w:rsidRDefault="00C13B57" w:rsidP="00C13B57">
      <w:pPr>
        <w:pStyle w:val="ListParagraph"/>
        <w:numPr>
          <w:ilvl w:val="0"/>
          <w:numId w:val="1"/>
        </w:numPr>
        <w:spacing w:after="0" w:line="240" w:lineRule="auto"/>
      </w:pPr>
      <w:r w:rsidRPr="000352E3">
        <w:t>Create a concept map to identify the key issues involved in Mary</w:t>
      </w:r>
      <w:r>
        <w:t>’</w:t>
      </w:r>
      <w:r w:rsidRPr="000352E3">
        <w:t>s dilemma.</w:t>
      </w:r>
    </w:p>
    <w:p w:rsidR="00C13B57" w:rsidRDefault="00C13B57" w:rsidP="00C13B57">
      <w:pPr>
        <w:pStyle w:val="ListParagraph"/>
        <w:numPr>
          <w:ilvl w:val="0"/>
          <w:numId w:val="1"/>
        </w:numPr>
        <w:spacing w:after="0" w:line="240" w:lineRule="auto"/>
      </w:pPr>
      <w:r>
        <w:t>Analyze the situation with the c</w:t>
      </w:r>
      <w:r w:rsidRPr="000352E3">
        <w:t>ooks using Hofstede</w:t>
      </w:r>
      <w:r>
        <w:t>’</w:t>
      </w:r>
      <w:r w:rsidRPr="000352E3">
        <w:t>s</w:t>
      </w:r>
      <w:r>
        <w:t xml:space="preserve"> </w:t>
      </w:r>
      <w:r>
        <w:fldChar w:fldCharType="begin"/>
      </w:r>
      <w:r>
        <w:instrText xml:space="preserve"> ADDIN EN.CITE &lt;EndNote&gt;&lt;Cite&gt;&lt;Author&gt;Hofstede&lt;/Author&gt;&lt;Year&gt;2010&lt;/Year&gt;&lt;RecNum&gt;2078&lt;/RecNum&gt;&lt;DisplayText&gt;(Hofstede, 2001; Hofstede, Hofstede, &amp;amp; Minkov, 2010)&lt;/DisplayText&gt;&lt;record&gt;&lt;rec-number&gt;2078&lt;/rec-number&gt;&lt;foreign-keys&gt;&lt;key app="EN" db-id="drpxrrwx4dx5f7ea5zfxf05pdftz02etv95f"&gt;2078&lt;/key&gt;&lt;/foreign-keys&gt;&lt;ref-type name="Book"&gt;6&lt;/ref-type&gt;&lt;contributors&gt;&lt;authors&gt;&lt;author&gt;Hofstede, Geert&lt;/author&gt;&lt;author&gt;Hofstede, Gert Jan&lt;/author&gt;&lt;author&gt;Minkov, Michael&lt;/author&gt;&lt;/authors&gt;&lt;/contributors&gt;&lt;titles&gt;&lt;title&gt;Culture and organizations: Software of the mind&lt;/title&gt;&lt;/titles&gt;&lt;edition&gt;3rd&lt;/edition&gt;&lt;dates&gt;&lt;year&gt;2010&lt;/year&gt;&lt;/dates&gt;&lt;pub-location&gt;New York, NY&lt;/pub-location&gt;&lt;publisher&gt;McGraw-Hill&lt;/publisher&gt;&lt;urls&gt;&lt;/urls&gt;&lt;/record&gt;&lt;/Cite&gt;&lt;Cite&gt;&lt;Author&gt;Hofstede&lt;/Author&gt;&lt;Year&gt;2001&lt;/Year&gt;&lt;RecNum&gt;1282&lt;/RecNum&gt;&lt;record&gt;&lt;rec-number&gt;1282&lt;/rec-number&gt;&lt;foreign-keys&gt;&lt;key app="EN" db-id="drpxrrwx4dx5f7ea5zfxf05pdftz02etv95f"&gt;1282&lt;/key&gt;&lt;/foreign-keys&gt;&lt;ref-type name="Book"&gt;6&lt;/ref-type&gt;&lt;contributors&gt;&lt;authors&gt;&lt;author&gt;Hofstede, Geert&lt;/author&gt;&lt;/authors&gt;&lt;/contributors&gt;&lt;titles&gt;&lt;title&gt;Culture&amp;apos;s consequences&lt;/title&gt;&lt;/titles&gt;&lt;edition&gt;2nd&lt;/edition&gt;&lt;dates&gt;&lt;year&gt;2001&lt;/year&gt;&lt;/dates&gt;&lt;pub-location&gt;Thousand Oaks, CA&lt;/pub-location&gt;&lt;publisher&gt;Sage&lt;/publisher&gt;&lt;urls&gt;&lt;/urls&gt;&lt;/record&gt;&lt;/Cite&gt;&lt;/EndNote&gt;</w:instrText>
      </w:r>
      <w:r>
        <w:fldChar w:fldCharType="separate"/>
      </w:r>
      <w:r>
        <w:rPr>
          <w:noProof/>
        </w:rPr>
        <w:t>(</w:t>
      </w:r>
      <w:hyperlink w:anchor="_ENREF_6" w:tooltip="Hofstede, 2001 #1282" w:history="1">
        <w:r>
          <w:rPr>
            <w:noProof/>
          </w:rPr>
          <w:t>Hofstede, 2001</w:t>
        </w:r>
      </w:hyperlink>
      <w:r>
        <w:rPr>
          <w:noProof/>
        </w:rPr>
        <w:t xml:space="preserve">; </w:t>
      </w:r>
      <w:hyperlink w:anchor="_ENREF_7" w:tooltip="Hofstede, 2010 #2078" w:history="1">
        <w:r>
          <w:rPr>
            <w:noProof/>
          </w:rPr>
          <w:t>Hofstede, Hofstede, &amp; Minkov, 2010</w:t>
        </w:r>
      </w:hyperlink>
      <w:r>
        <w:rPr>
          <w:noProof/>
        </w:rPr>
        <w:t>)</w:t>
      </w:r>
      <w:r>
        <w:fldChar w:fldCharType="end"/>
      </w:r>
      <w:r>
        <w:t xml:space="preserve"> </w:t>
      </w:r>
      <w:r w:rsidRPr="000352E3">
        <w:t>Dimensions of National Culture.</w:t>
      </w:r>
    </w:p>
    <w:p w:rsidR="00C13B57" w:rsidRDefault="00C13B57" w:rsidP="00C13B57">
      <w:pPr>
        <w:pStyle w:val="ListParagraph"/>
        <w:numPr>
          <w:ilvl w:val="0"/>
          <w:numId w:val="1"/>
        </w:numPr>
        <w:spacing w:after="0" w:line="240" w:lineRule="auto"/>
      </w:pPr>
      <w:r>
        <w:t xml:space="preserve">Contrast </w:t>
      </w:r>
      <w:proofErr w:type="spellStart"/>
      <w:r>
        <w:t>Bolman</w:t>
      </w:r>
      <w:proofErr w:type="spellEnd"/>
      <w:r>
        <w:t xml:space="preserve"> and Deals’ (2013) perspective on frames to determine a feasible solution to the problem with the cooks.</w:t>
      </w:r>
    </w:p>
    <w:p w:rsidR="00C13B57" w:rsidRPr="000352E3" w:rsidRDefault="00C13B57" w:rsidP="00C13B57">
      <w:pPr>
        <w:pStyle w:val="ListParagraph"/>
        <w:numPr>
          <w:ilvl w:val="0"/>
          <w:numId w:val="1"/>
        </w:numPr>
        <w:spacing w:after="0" w:line="240" w:lineRule="auto"/>
      </w:pPr>
      <w:r>
        <w:t>Propose a motivational approach likely to enhance the performance of the Senegalese workers taking into account cultural differences.</w:t>
      </w:r>
    </w:p>
    <w:p w:rsidR="00C13B57" w:rsidRDefault="00C13B57" w:rsidP="00C13B57">
      <w:pPr>
        <w:spacing w:after="0" w:line="240" w:lineRule="auto"/>
      </w:pPr>
    </w:p>
    <w:p w:rsidR="00C13B57" w:rsidRDefault="00C13B57" w:rsidP="00C13B57">
      <w:pPr>
        <w:spacing w:line="240" w:lineRule="auto"/>
        <w:contextualSpacing/>
        <w:rPr>
          <w:b/>
        </w:rPr>
      </w:pPr>
      <w:r>
        <w:rPr>
          <w:b/>
        </w:rPr>
        <w:t>APPLICATION</w:t>
      </w:r>
    </w:p>
    <w:p w:rsidR="00C13B57" w:rsidRDefault="00C13B57" w:rsidP="00C13B57">
      <w:pPr>
        <w:spacing w:after="0" w:line="240" w:lineRule="auto"/>
        <w:contextualSpacing/>
        <w:rPr>
          <w:b/>
        </w:rPr>
      </w:pPr>
      <w:r>
        <w:rPr>
          <w:rFonts w:cs="Times New Roman"/>
          <w:szCs w:val="24"/>
        </w:rPr>
        <w:t xml:space="preserve">This descriptive critical incident could be </w:t>
      </w:r>
      <w:r w:rsidRPr="00C13B57">
        <w:t>used</w:t>
      </w:r>
      <w:r>
        <w:rPr>
          <w:rFonts w:cs="Times New Roman"/>
          <w:szCs w:val="24"/>
        </w:rPr>
        <w:t xml:space="preserve"> in upper-level undergraduate,  MBA and master’s in public policy or nonprofit management courses in Organizational Behavior, Intercultural Communication, Cultural Diversity, Nonprofit Management, or Human Resources Management.</w:t>
      </w:r>
    </w:p>
    <w:p w:rsidR="00C13B57" w:rsidRDefault="00C13B57" w:rsidP="00C13B57">
      <w:pPr>
        <w:spacing w:after="0" w:line="240" w:lineRule="auto"/>
        <w:rPr>
          <w:b/>
        </w:rPr>
      </w:pPr>
    </w:p>
    <w:p w:rsidR="00C13B57" w:rsidRDefault="00C13B57" w:rsidP="00C13B57">
      <w:pPr>
        <w:spacing w:after="0" w:line="240" w:lineRule="auto"/>
        <w:rPr>
          <w:b/>
        </w:rPr>
      </w:pPr>
      <w:r>
        <w:rPr>
          <w:b/>
        </w:rPr>
        <w:t>KEY WORDS</w:t>
      </w:r>
    </w:p>
    <w:p w:rsidR="00C13B57" w:rsidRPr="0032238E" w:rsidRDefault="0032238E" w:rsidP="00C13B57">
      <w:pPr>
        <w:spacing w:after="0" w:line="240" w:lineRule="auto"/>
      </w:pPr>
      <w:r w:rsidRPr="0032238E">
        <w:t>Cross-cultural communication, managing across cultures, motivation, gender</w:t>
      </w:r>
    </w:p>
    <w:p w:rsidR="0032238E" w:rsidRDefault="0032238E" w:rsidP="00C13B57">
      <w:pPr>
        <w:spacing w:after="0" w:line="240" w:lineRule="auto"/>
        <w:rPr>
          <w:b/>
        </w:rPr>
      </w:pPr>
    </w:p>
    <w:p w:rsidR="00C13B57" w:rsidRDefault="00C13B57" w:rsidP="00C13B57">
      <w:pPr>
        <w:spacing w:after="0" w:line="240" w:lineRule="auto"/>
        <w:rPr>
          <w:b/>
        </w:rPr>
      </w:pPr>
      <w:r>
        <w:rPr>
          <w:b/>
        </w:rPr>
        <w:t>CONTACT</w:t>
      </w:r>
    </w:p>
    <w:p w:rsidR="00C13B57" w:rsidRDefault="0032238E" w:rsidP="00A43B55">
      <w:pPr>
        <w:spacing w:after="0" w:line="240" w:lineRule="auto"/>
      </w:pPr>
      <w:r>
        <w:t xml:space="preserve">Elizabeth H. Jones, Ph.D., Notre Dame of Maryland University, Department of Business and Economics, 4701 North Charles Street, Baltimore MD 21210, Phone: 410-532-5154, Fax: 410-532-5104, Email: </w:t>
      </w:r>
      <w:hyperlink r:id="rId6" w:history="1">
        <w:r>
          <w:rPr>
            <w:rStyle w:val="Hyperlink"/>
          </w:rPr>
          <w:t>ejones@ndm.edu</w:t>
        </w:r>
      </w:hyperlink>
    </w:p>
    <w:sectPr w:rsidR="00C13B57" w:rsidSect="00E2729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E9C72F8"/>
    <w:multiLevelType w:val="hybridMultilevel"/>
    <w:tmpl w:val="C524B1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3B57"/>
    <w:rsid w:val="00022EE3"/>
    <w:rsid w:val="001A20FC"/>
    <w:rsid w:val="0032238E"/>
    <w:rsid w:val="00347771"/>
    <w:rsid w:val="0045236A"/>
    <w:rsid w:val="00471EDC"/>
    <w:rsid w:val="00475205"/>
    <w:rsid w:val="00490D34"/>
    <w:rsid w:val="004B046E"/>
    <w:rsid w:val="0060555D"/>
    <w:rsid w:val="006D683E"/>
    <w:rsid w:val="006F18EA"/>
    <w:rsid w:val="007D0BA5"/>
    <w:rsid w:val="007F452D"/>
    <w:rsid w:val="00815092"/>
    <w:rsid w:val="008968B6"/>
    <w:rsid w:val="008E10AF"/>
    <w:rsid w:val="00945278"/>
    <w:rsid w:val="009868D9"/>
    <w:rsid w:val="00A43B55"/>
    <w:rsid w:val="00A87E64"/>
    <w:rsid w:val="00C111D2"/>
    <w:rsid w:val="00C13B57"/>
    <w:rsid w:val="00C2060B"/>
    <w:rsid w:val="00D35C07"/>
    <w:rsid w:val="00D45283"/>
    <w:rsid w:val="00D92B7D"/>
    <w:rsid w:val="00E127CE"/>
    <w:rsid w:val="00E27291"/>
    <w:rsid w:val="00EB668E"/>
    <w:rsid w:val="00EC19E6"/>
    <w:rsid w:val="00F872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3B5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13B57"/>
    <w:rPr>
      <w:color w:val="0000FF" w:themeColor="hyperlink"/>
      <w:u w:val="single"/>
    </w:rPr>
  </w:style>
  <w:style w:type="paragraph" w:styleId="ListParagraph">
    <w:name w:val="List Paragraph"/>
    <w:basedOn w:val="Normal"/>
    <w:uiPriority w:val="34"/>
    <w:qFormat/>
    <w:rsid w:val="00C13B5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3B5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13B57"/>
    <w:rPr>
      <w:color w:val="0000FF" w:themeColor="hyperlink"/>
      <w:u w:val="single"/>
    </w:rPr>
  </w:style>
  <w:style w:type="paragraph" w:styleId="ListParagraph">
    <w:name w:val="List Paragraph"/>
    <w:basedOn w:val="Normal"/>
    <w:uiPriority w:val="34"/>
    <w:qFormat/>
    <w:rsid w:val="00C13B5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ejones@ndm.edu"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TotalTime>
  <Pages>1</Pages>
  <Words>524</Words>
  <Characters>2992</Characters>
  <Application>Microsoft Office Word</Application>
  <DocSecurity>0</DocSecurity>
  <Lines>24</Lines>
  <Paragraphs>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5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H. Jones</dc:creator>
  <cp:lastModifiedBy>Elizabeth H. Jones</cp:lastModifiedBy>
  <cp:revision>3</cp:revision>
  <dcterms:created xsi:type="dcterms:W3CDTF">2013-11-26T14:53:00Z</dcterms:created>
  <dcterms:modified xsi:type="dcterms:W3CDTF">2014-04-20T13:13:00Z</dcterms:modified>
</cp:coreProperties>
</file>